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E89A86" w14:textId="1101F3C5"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A literature review, submit to Rotterdam School of Management</w:t>
      </w:r>
      <w:r w:rsidR="00D2669E">
        <w:rPr>
          <w:rFonts w:ascii="Times New Roman" w:eastAsia="Times New Roman" w:hAnsi="Times New Roman" w:cs="Times New Roman"/>
          <w:color w:val="0E101A"/>
        </w:rPr>
        <w:t>:</w:t>
      </w:r>
    </w:p>
    <w:p w14:paraId="782FB1C0" w14:textId="43E80B9F" w:rsidR="00B44C62" w:rsidRPr="00BA3603" w:rsidRDefault="00BA3603" w:rsidP="003D69EB">
      <w:pPr>
        <w:pStyle w:val="Heading3"/>
        <w:spacing w:line="240" w:lineRule="auto"/>
        <w:contextualSpacing/>
        <w:rPr>
          <w:rFonts w:ascii="Times New Roman" w:eastAsia="Times New Roman" w:hAnsi="Times New Roman" w:cs="Times New Roman"/>
          <w:b w:val="0"/>
          <w:bCs w:val="0"/>
          <w:color w:val="0E101A"/>
        </w:rPr>
      </w:pPr>
      <w:r w:rsidRPr="00BA3603">
        <w:rPr>
          <w:rFonts w:ascii="Times New Roman" w:eastAsia="Times New Roman" w:hAnsi="Times New Roman" w:cs="Times New Roman"/>
          <w:b w:val="0"/>
          <w:bCs w:val="0"/>
          <w:color w:val="0E101A"/>
        </w:rPr>
        <w:t>Building an Online Reputation with Free Content</w:t>
      </w:r>
    </w:p>
    <w:p w14:paraId="12B89341" w14:textId="77777777"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Siming Yan, syan52@wisc.edu </w:t>
      </w:r>
    </w:p>
    <w:p w14:paraId="3ED2ECB0" w14:textId="40CFB06E" w:rsidR="0098071E" w:rsidRPr="0098071E" w:rsidRDefault="00BA3603" w:rsidP="00820A60">
      <w:pPr>
        <w:contextualSpacing/>
        <w:jc w:val="both"/>
        <w:rPr>
          <w:rFonts w:ascii="Times New Roman" w:eastAsia="Times New Roman" w:hAnsi="Times New Roman" w:cs="Times New Roman"/>
        </w:rPr>
      </w:pPr>
      <w:r w:rsidRPr="00BA3603">
        <w:rPr>
          <w:rFonts w:ascii="Times New Roman" w:eastAsia="Times New Roman" w:hAnsi="Times New Roman" w:cs="Times New Roman"/>
          <w:color w:val="0E101A"/>
        </w:rPr>
        <w:t>Feb 11, 2020</w:t>
      </w:r>
    </w:p>
    <w:p w14:paraId="38D0060B" w14:textId="3812A9AE" w:rsidR="00BA3603" w:rsidRPr="00BA3603" w:rsidRDefault="00BA3603" w:rsidP="003D69EB">
      <w:pPr>
        <w:pStyle w:val="Heading4"/>
        <w:spacing w:line="240" w:lineRule="auto"/>
        <w:contextualSpacing/>
        <w:rPr>
          <w:rFonts w:ascii="Times New Roman" w:eastAsia="Times New Roman" w:hAnsi="Times New Roman" w:cs="Times New Roman"/>
          <w:color w:val="0E101A"/>
        </w:rPr>
      </w:pPr>
      <w:r w:rsidRPr="00BA3603">
        <w:rPr>
          <w:rFonts w:ascii="Times New Roman" w:eastAsia="Times New Roman" w:hAnsi="Times New Roman" w:cs="Times New Roman"/>
          <w:color w:val="0E101A"/>
        </w:rPr>
        <w:t>Summary:</w:t>
      </w:r>
    </w:p>
    <w:p w14:paraId="1F849D47" w14:textId="77777777" w:rsidR="00BA3603" w:rsidRPr="00BA3603" w:rsidRDefault="00BA3603" w:rsidP="003D69EB">
      <w:pPr>
        <w:contextualSpacing/>
        <w:rPr>
          <w:rFonts w:ascii="Times New Roman" w:eastAsia="Times New Roman" w:hAnsi="Times New Roman" w:cs="Times New Roman"/>
          <w:color w:val="0E101A"/>
        </w:rPr>
      </w:pPr>
      <w:r w:rsidRPr="00BA3603">
        <w:rPr>
          <w:rFonts w:ascii="Times New Roman" w:eastAsia="Times New Roman" w:hAnsi="Times New Roman" w:cs="Times New Roman"/>
          <w:color w:val="0E101A"/>
        </w:rPr>
        <w:t>This article focuses on figuring whether a</w:t>
      </w:r>
      <w:r w:rsidRPr="00BA3603">
        <w:rPr>
          <w:rFonts w:ascii="Times New Roman" w:eastAsia="Times New Roman" w:hAnsi="Times New Roman" w:cs="Times New Roman"/>
          <w:b/>
          <w:bCs/>
          <w:color w:val="0E101A"/>
        </w:rPr>
        <w:t> free content provision</w:t>
      </w:r>
      <w:r w:rsidRPr="00BA3603">
        <w:rPr>
          <w:rFonts w:ascii="Times New Roman" w:eastAsia="Times New Roman" w:hAnsi="Times New Roman" w:cs="Times New Roman"/>
          <w:color w:val="0E101A"/>
        </w:rPr>
        <w:t> can help e-book content providers to build up an online reputation and further become successful.</w:t>
      </w:r>
    </w:p>
    <w:p w14:paraId="3D9278FF" w14:textId="580BC4A5" w:rsidR="00BA3603" w:rsidRPr="00BA3603" w:rsidRDefault="00BA3603" w:rsidP="003D69EB">
      <w:pPr>
        <w:contextualSpacing/>
        <w:jc w:val="both"/>
        <w:rPr>
          <w:rFonts w:ascii="Times New Roman" w:eastAsia="Times New Roman" w:hAnsi="Times New Roman" w:cs="Times New Roman"/>
          <w:color w:val="0E101A"/>
        </w:rPr>
      </w:pPr>
    </w:p>
    <w:p w14:paraId="121493F9" w14:textId="3F0446A9" w:rsidR="00BA3603" w:rsidRPr="00BA3603" w:rsidRDefault="00BA3603" w:rsidP="003D69EB">
      <w:pPr>
        <w:pStyle w:val="Heading4"/>
        <w:spacing w:line="240" w:lineRule="auto"/>
        <w:contextualSpacing/>
        <w:rPr>
          <w:rFonts w:ascii="Times New Roman" w:eastAsia="Times New Roman" w:hAnsi="Times New Roman" w:cs="Times New Roman"/>
          <w:color w:val="0E101A"/>
        </w:rPr>
      </w:pPr>
      <w:r w:rsidRPr="00BA3603">
        <w:rPr>
          <w:rFonts w:ascii="Times New Roman" w:eastAsia="Times New Roman" w:hAnsi="Times New Roman" w:cs="Times New Roman"/>
          <w:color w:val="0E101A"/>
        </w:rPr>
        <w:t>Background: </w:t>
      </w:r>
    </w:p>
    <w:p w14:paraId="3A7D67DD" w14:textId="77777777"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The previous literature shows that: A good online reputation makes a seller successful. However, new sellers face the challenge of a cold start, since the hardness of building a reputation over the products that already gained traction in the market. Whereas, free content provision can be a useful tool for sellers to gain reviews or online reputations, either good or bad.</w:t>
      </w:r>
    </w:p>
    <w:p w14:paraId="1A8B1EB3" w14:textId="77777777" w:rsidR="009330D8" w:rsidRDefault="009330D8" w:rsidP="003D69EB">
      <w:pPr>
        <w:contextualSpacing/>
        <w:jc w:val="both"/>
        <w:rPr>
          <w:rFonts w:ascii="Times New Roman" w:eastAsia="Times New Roman" w:hAnsi="Times New Roman" w:cs="Times New Roman"/>
          <w:color w:val="0E101A"/>
        </w:rPr>
      </w:pPr>
    </w:p>
    <w:p w14:paraId="045C46B2" w14:textId="77777777"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Therefore, the author needs to answer the following questions to examine the true effect of the free content provision on reputation and success in the e-book market: What are the relationships between free content provision and reputation, unilateral or bilateral? Are these impacts positive, or negative while comparing to those e-books at a certain positive price? </w:t>
      </w:r>
    </w:p>
    <w:p w14:paraId="6310C11A" w14:textId="7F1B65E1" w:rsidR="00BA3603" w:rsidRPr="00BA3603" w:rsidRDefault="00BA3603" w:rsidP="003D69EB">
      <w:pPr>
        <w:contextualSpacing/>
        <w:jc w:val="both"/>
        <w:rPr>
          <w:rFonts w:ascii="Times New Roman" w:eastAsia="Times New Roman" w:hAnsi="Times New Roman" w:cs="Times New Roman"/>
          <w:color w:val="0E101A"/>
        </w:rPr>
      </w:pPr>
    </w:p>
    <w:p w14:paraId="405ADF06" w14:textId="77777777"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To solve the questions above, the author divides the impacts of free content provision into two aspects, cross-consumer and within-consumer. On the one hand, for across-consumer effects, previous literature proves that there exist self-selection effects: lower preference consumers induced by the free price, tend to rate the e-book worse since they comparably don’t like it initially. On the other hand, for within-consumer effects, some say the same consumer should rate better when viewing it as a gift; others say the reviews could be worse, as higher price often means higher quality. It seems that we cannot easily draw any conclusions without performing some empirical modeling.</w:t>
      </w:r>
    </w:p>
    <w:p w14:paraId="7643C29C" w14:textId="68CAA4AF" w:rsidR="00BA3603" w:rsidRPr="00BA3603" w:rsidRDefault="00BA3603" w:rsidP="003D69EB">
      <w:pPr>
        <w:contextualSpacing/>
        <w:jc w:val="both"/>
        <w:rPr>
          <w:rFonts w:ascii="Times New Roman" w:eastAsia="Times New Roman" w:hAnsi="Times New Roman" w:cs="Times New Roman"/>
          <w:color w:val="0E101A"/>
        </w:rPr>
      </w:pPr>
    </w:p>
    <w:p w14:paraId="7B46A9D0" w14:textId="64CE3F3C" w:rsidR="00BA3603" w:rsidRPr="00BA3603" w:rsidRDefault="00BA3603" w:rsidP="003D69EB">
      <w:pPr>
        <w:pStyle w:val="Heading4"/>
        <w:spacing w:line="240" w:lineRule="auto"/>
        <w:contextualSpacing/>
        <w:rPr>
          <w:rFonts w:ascii="Times New Roman" w:eastAsia="Times New Roman" w:hAnsi="Times New Roman" w:cs="Times New Roman"/>
          <w:color w:val="0E101A"/>
        </w:rPr>
      </w:pPr>
      <w:r w:rsidRPr="00BA3603">
        <w:rPr>
          <w:rFonts w:ascii="Times New Roman" w:eastAsia="Times New Roman" w:hAnsi="Times New Roman" w:cs="Times New Roman"/>
          <w:color w:val="0E101A"/>
        </w:rPr>
        <w:t>Data</w:t>
      </w:r>
      <w:r w:rsidR="00C81B78">
        <w:rPr>
          <w:rFonts w:ascii="Times New Roman" w:eastAsia="Times New Roman" w:hAnsi="Times New Roman" w:cs="Times New Roman"/>
          <w:color w:val="0E101A"/>
        </w:rPr>
        <w:t xml:space="preserve"> Description:</w:t>
      </w:r>
    </w:p>
    <w:p w14:paraId="60ED781D" w14:textId="77777777"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To build up empirical models, the author collects two complementary datasets. One is a panel dataset that contains 4 single months of e-book data across 4 years (2015-2018) on </w:t>
      </w:r>
      <w:r w:rsidRPr="00BA3603">
        <w:rPr>
          <w:rFonts w:ascii="Times New Roman" w:eastAsia="Times New Roman" w:hAnsi="Times New Roman" w:cs="Times New Roman"/>
          <w:i/>
          <w:iCs/>
          <w:color w:val="0E101A"/>
        </w:rPr>
        <w:t>Smashwords</w:t>
      </w:r>
      <w:r w:rsidRPr="00BA3603">
        <w:rPr>
          <w:rFonts w:ascii="Times New Roman" w:eastAsia="Times New Roman" w:hAnsi="Times New Roman" w:cs="Times New Roman"/>
          <w:color w:val="0E101A"/>
        </w:rPr>
        <w:t>, a leading self-published e-book distributor website. The data contains the characteristics of the books, numbers of reviews and average rating, and author traits. This dataset is used for testing the relationship between free content provision and reputation. The other dataset is taken from the last wave of the data and contains detailed ratings and review contents. The later dataset is used for identifying the features of the impacts of providing free content provision.</w:t>
      </w:r>
    </w:p>
    <w:p w14:paraId="71FF947A" w14:textId="4994725E" w:rsidR="00BA3603" w:rsidRPr="00BA3603" w:rsidRDefault="00BA3603" w:rsidP="003D69EB">
      <w:pPr>
        <w:contextualSpacing/>
        <w:jc w:val="both"/>
        <w:rPr>
          <w:rFonts w:ascii="Times New Roman" w:eastAsia="Times New Roman" w:hAnsi="Times New Roman" w:cs="Times New Roman"/>
          <w:color w:val="0E101A"/>
        </w:rPr>
      </w:pPr>
    </w:p>
    <w:p w14:paraId="33EA32CC" w14:textId="575CC533" w:rsidR="00BA3603" w:rsidRPr="00BA3603" w:rsidRDefault="00BA3603" w:rsidP="003D69EB">
      <w:pPr>
        <w:pStyle w:val="Heading4"/>
        <w:spacing w:line="240" w:lineRule="auto"/>
        <w:contextualSpacing/>
        <w:rPr>
          <w:rFonts w:ascii="Times New Roman" w:eastAsia="Times New Roman" w:hAnsi="Times New Roman" w:cs="Times New Roman"/>
          <w:color w:val="0E101A"/>
        </w:rPr>
      </w:pPr>
      <w:r w:rsidRPr="00BA3603">
        <w:rPr>
          <w:rFonts w:ascii="Times New Roman" w:eastAsia="Times New Roman" w:hAnsi="Times New Roman" w:cs="Times New Roman"/>
          <w:color w:val="0E101A"/>
        </w:rPr>
        <w:lastRenderedPageBreak/>
        <w:t>Methods:</w:t>
      </w:r>
    </w:p>
    <w:p w14:paraId="3AAB7CEC" w14:textId="0AA6F27C"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The methods when identifying the relationships between free content provision and reputation include linear regression with e-book, platform, fixed effects and time-varying controls and conditional fixed effects logit model. The methods applied on the review level additionally include text-based sentiment model and lasso-method to choose word phrases and trigrams to avoid overfitting. The author also used linear regression predicted rating as the dependent variable to summarize the net effect of selection.</w:t>
      </w:r>
      <w:r w:rsidR="001D3544">
        <w:rPr>
          <w:rFonts w:ascii="Times New Roman" w:eastAsia="Times New Roman" w:hAnsi="Times New Roman" w:cs="Times New Roman"/>
          <w:color w:val="0E101A"/>
        </w:rPr>
        <w:t xml:space="preserve"> The author also creates some variables, such as </w:t>
      </w:r>
      <w:r w:rsidR="001D3544">
        <w:rPr>
          <w:rFonts w:ascii="Times New Roman" w:eastAsia="Times New Roman" w:hAnsi="Times New Roman" w:cs="Times New Roman"/>
          <w:i/>
          <w:iCs/>
          <w:color w:val="0E101A"/>
        </w:rPr>
        <w:t xml:space="preserve">match characteristics </w:t>
      </w:r>
      <w:r w:rsidR="001D3544">
        <w:rPr>
          <w:rFonts w:ascii="Times New Roman" w:eastAsia="Times New Roman" w:hAnsi="Times New Roman" w:cs="Times New Roman"/>
          <w:color w:val="0E101A"/>
        </w:rPr>
        <w:t xml:space="preserve">to </w:t>
      </w:r>
      <w:r w:rsidR="007E684A">
        <w:rPr>
          <w:rFonts w:ascii="Times New Roman" w:eastAsia="Times New Roman" w:hAnsi="Times New Roman" w:cs="Times New Roman"/>
          <w:color w:val="0E101A"/>
        </w:rPr>
        <w:t>improve the accuracy of models.</w:t>
      </w:r>
    </w:p>
    <w:p w14:paraId="53B0882F" w14:textId="5EF460CE" w:rsidR="00BA3603" w:rsidRPr="00BA3603" w:rsidRDefault="00BA3603" w:rsidP="003D69EB">
      <w:pPr>
        <w:contextualSpacing/>
        <w:jc w:val="both"/>
        <w:rPr>
          <w:rFonts w:ascii="Times New Roman" w:eastAsia="Times New Roman" w:hAnsi="Times New Roman" w:cs="Times New Roman"/>
          <w:color w:val="0E101A"/>
        </w:rPr>
      </w:pPr>
    </w:p>
    <w:p w14:paraId="69C581D6" w14:textId="1D061EA7" w:rsidR="00BA3603" w:rsidRPr="00BA3603" w:rsidRDefault="00BA3603" w:rsidP="003D69EB">
      <w:pPr>
        <w:pStyle w:val="Heading4"/>
        <w:spacing w:line="240" w:lineRule="auto"/>
        <w:contextualSpacing/>
        <w:rPr>
          <w:rFonts w:ascii="Times New Roman" w:eastAsia="Times New Roman" w:hAnsi="Times New Roman" w:cs="Times New Roman"/>
          <w:color w:val="0E101A"/>
        </w:rPr>
      </w:pPr>
      <w:r w:rsidRPr="00BA3603">
        <w:rPr>
          <w:rFonts w:ascii="Times New Roman" w:eastAsia="Times New Roman" w:hAnsi="Times New Roman" w:cs="Times New Roman"/>
          <w:color w:val="0E101A"/>
        </w:rPr>
        <w:t>Results:</w:t>
      </w:r>
    </w:p>
    <w:p w14:paraId="5912F038" w14:textId="77777777"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Based on the datasets and methods above, the author obtained the following results:</w:t>
      </w:r>
    </w:p>
    <w:p w14:paraId="46966963" w14:textId="77777777" w:rsidR="00BA3603" w:rsidRPr="00BA3603" w:rsidRDefault="00BA3603" w:rsidP="003D69EB">
      <w:pPr>
        <w:contextualSpacing/>
        <w:jc w:val="both"/>
        <w:rPr>
          <w:rFonts w:ascii="Times New Roman" w:eastAsia="Times New Roman" w:hAnsi="Times New Roman" w:cs="Times New Roman"/>
          <w:color w:val="0E101A"/>
        </w:rPr>
      </w:pPr>
    </w:p>
    <w:p w14:paraId="1355DB07" w14:textId="77777777" w:rsidR="00BA3603" w:rsidRPr="003D69EB" w:rsidRDefault="00BA3603" w:rsidP="003D69EB">
      <w:pPr>
        <w:pStyle w:val="ListParagraph"/>
        <w:numPr>
          <w:ilvl w:val="0"/>
          <w:numId w:val="16"/>
        </w:numPr>
        <w:ind w:firstLineChars="0"/>
        <w:contextualSpacing/>
        <w:jc w:val="both"/>
        <w:rPr>
          <w:rFonts w:ascii="Times New Roman" w:eastAsia="Times New Roman" w:hAnsi="Times New Roman" w:cs="Times New Roman"/>
          <w:color w:val="0E101A"/>
        </w:rPr>
      </w:pPr>
      <w:r w:rsidRPr="003D69EB">
        <w:rPr>
          <w:rFonts w:ascii="Times New Roman" w:eastAsia="Times New Roman" w:hAnsi="Times New Roman" w:cs="Times New Roman"/>
          <w:color w:val="0E101A"/>
        </w:rPr>
        <w:t>Free content receives 0.05 to 0.06 lower ratings (scales 0 to 5) compares to when it is offered at a positive price. This negative effect can be explained by the selection effect: zero price attracts people with a lower preference to read and rate the book. </w:t>
      </w:r>
    </w:p>
    <w:p w14:paraId="5FC049C6" w14:textId="77777777" w:rsidR="00BA3603" w:rsidRPr="003D69EB" w:rsidRDefault="00BA3603" w:rsidP="003D69EB">
      <w:pPr>
        <w:pStyle w:val="ListParagraph"/>
        <w:numPr>
          <w:ilvl w:val="0"/>
          <w:numId w:val="16"/>
        </w:numPr>
        <w:ind w:firstLineChars="0"/>
        <w:contextualSpacing/>
        <w:jc w:val="both"/>
        <w:rPr>
          <w:rFonts w:ascii="Times New Roman" w:eastAsia="Times New Roman" w:hAnsi="Times New Roman" w:cs="Times New Roman"/>
          <w:color w:val="0E101A"/>
        </w:rPr>
      </w:pPr>
      <w:r w:rsidRPr="003D69EB">
        <w:rPr>
          <w:rFonts w:ascii="Times New Roman" w:eastAsia="Times New Roman" w:hAnsi="Times New Roman" w:cs="Times New Roman"/>
          <w:color w:val="0E101A"/>
        </w:rPr>
        <w:t>The review contents, the characters length, and generated sentiment score are less or lower when the content is offered free. This result is generated by Natural Language Processing with lasso-regression.</w:t>
      </w:r>
    </w:p>
    <w:p w14:paraId="6EDB0D8A" w14:textId="77777777" w:rsidR="00BA3603" w:rsidRPr="003D69EB" w:rsidRDefault="00BA3603" w:rsidP="003D69EB">
      <w:pPr>
        <w:pStyle w:val="ListParagraph"/>
        <w:numPr>
          <w:ilvl w:val="0"/>
          <w:numId w:val="16"/>
        </w:numPr>
        <w:ind w:firstLineChars="0"/>
        <w:contextualSpacing/>
        <w:jc w:val="both"/>
        <w:rPr>
          <w:rFonts w:ascii="Times New Roman" w:eastAsia="Times New Roman" w:hAnsi="Times New Roman" w:cs="Times New Roman"/>
          <w:color w:val="0E101A"/>
        </w:rPr>
      </w:pPr>
      <w:r w:rsidRPr="003D69EB">
        <w:rPr>
          <w:rFonts w:ascii="Times New Roman" w:eastAsia="Times New Roman" w:hAnsi="Times New Roman" w:cs="Times New Roman"/>
          <w:color w:val="0E101A"/>
        </w:rPr>
        <w:t>The rating distribution on free content is 5 to 6 percent more dispersed when compared to paid content. This is marked by the absolute deviation of a book rating to the overall average rating of the same book.</w:t>
      </w:r>
    </w:p>
    <w:p w14:paraId="64A35474" w14:textId="77777777" w:rsidR="00BA3603" w:rsidRPr="003D69EB" w:rsidRDefault="00BA3603" w:rsidP="003D69EB">
      <w:pPr>
        <w:pStyle w:val="ListParagraph"/>
        <w:numPr>
          <w:ilvl w:val="0"/>
          <w:numId w:val="16"/>
        </w:numPr>
        <w:ind w:firstLineChars="0"/>
        <w:contextualSpacing/>
        <w:jc w:val="both"/>
        <w:rPr>
          <w:rFonts w:ascii="Times New Roman" w:eastAsia="Times New Roman" w:hAnsi="Times New Roman" w:cs="Times New Roman"/>
          <w:color w:val="0E101A"/>
        </w:rPr>
      </w:pPr>
      <w:r w:rsidRPr="003D69EB">
        <w:rPr>
          <w:rFonts w:ascii="Times New Roman" w:eastAsia="Times New Roman" w:hAnsi="Times New Roman" w:cs="Times New Roman"/>
          <w:color w:val="0E101A"/>
        </w:rPr>
        <w:t>On the reviewer’s characteristics side, female reviewers, reviewers with previous same author reviews, or with higher mean ratings, have on average higher ratings on the new content. However, this effect drops by half in size when the e-book is free.</w:t>
      </w:r>
    </w:p>
    <w:p w14:paraId="68EBC094" w14:textId="77777777" w:rsidR="00BA3603" w:rsidRPr="00BA3603" w:rsidRDefault="00BA3603" w:rsidP="003D69EB">
      <w:pPr>
        <w:contextualSpacing/>
        <w:jc w:val="both"/>
        <w:rPr>
          <w:rFonts w:ascii="Times New Roman" w:eastAsia="Times New Roman" w:hAnsi="Times New Roman" w:cs="Times New Roman"/>
          <w:color w:val="0E101A"/>
        </w:rPr>
      </w:pPr>
    </w:p>
    <w:p w14:paraId="3747D0D2" w14:textId="7D5A12BC" w:rsid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To summarize the main results in a take-home note: free content provision makes a seller gain more early-stage reviews and reputation, as a tradeoff of decreased and unstable rating and worse sentiment review contents.</w:t>
      </w:r>
    </w:p>
    <w:p w14:paraId="038DAF9C" w14:textId="6D96AA24" w:rsidR="007527F4" w:rsidRDefault="007527F4" w:rsidP="003D69EB">
      <w:pPr>
        <w:contextualSpacing/>
        <w:jc w:val="both"/>
        <w:rPr>
          <w:rFonts w:ascii="Times New Roman" w:eastAsia="Times New Roman" w:hAnsi="Times New Roman" w:cs="Times New Roman"/>
          <w:color w:val="0E101A"/>
        </w:rPr>
      </w:pPr>
    </w:p>
    <w:p w14:paraId="2B079520" w14:textId="11616CF3" w:rsidR="00BA3603" w:rsidRP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 xml:space="preserve">These results are somehow compatible with what Lin et al. </w:t>
      </w:r>
      <w:r w:rsidR="005301D4">
        <w:rPr>
          <w:rFonts w:ascii="Times New Roman" w:eastAsia="Times New Roman" w:hAnsi="Times New Roman" w:cs="Times New Roman"/>
          <w:color w:val="0E101A"/>
        </w:rPr>
        <w:fldChar w:fldCharType="begin"/>
      </w:r>
      <w:r w:rsidR="005301D4">
        <w:rPr>
          <w:rFonts w:ascii="Times New Roman" w:eastAsia="Times New Roman" w:hAnsi="Times New Roman" w:cs="Times New Roman"/>
          <w:color w:val="0E101A"/>
        </w:rPr>
        <w:instrText xml:space="preserve"> ADDIN ZOTERO_ITEM CSL_CITATION {"citationID":"tVC2B2d9","properties":{"formattedCitation":"(Lin et al., 2019)","plainCitation":"(Lin et al., 2019)","noteIndex":0},"citationItems":[{"id":140,"uris":["http://zotero.org/users/6794552/items/6JEI396M"],"uri":["http://zotero.org/users/6794552/items/6JEI396M"],"itemData":{"id":140,"type":"article-journal","abstract":"Many electronic commerce platforms and retailers have increasingly adopted free product sampling to promote products and to attract product reviews. We conjecture that consumers who receive free samples may reciprocate by giving higher ratings as a return to retailers’ beneficial action, which causes rating biases. Specifically, we are interested in understanding how free sampling promotion of a product affects the product’s rating and the roles of important contingent factors, including product pricing (i.e., list price and price discount) and product popularity. Analyzing data collected from Taobao.com, we find that, on average, engaging in free product sampling increases product rating by 1.1%. Moreover, the bias would be larger with higher original price but smaller with larger price discount and higher product popularity. Our findings suggest that retailers could conduct free sampling promotions to improve their product ratings, but consumers should be cautious about the possible biases in ratings, and platform operators or rating system designers should offer solutions to correct the biases.","container-title":"Information Systems Research","DOI":"10.1287/isre.2018.0801","issue":"1","note":"Citation Key: doi:10.1287/isre.2018.0801\ntex.eprint: https://doi.org/10.1287/isre.2018.0801","page":"260-275","title":"An empirical study of free product sampling and rating bias","URL":"https://doi.org/10.1287/isre.2018.0801","volume":"30","author":[{"family":"Lin","given":"Zhijie"},{"family":"Zhang","given":"Ying"},{"family":"Tan","given":"Yong"}],"issued":{"date-parts":[["2019"]]}}}],"schema":"https://github.com/citation-style-language/schema/raw/master/csl-citation.json"} </w:instrText>
      </w:r>
      <w:r w:rsidR="005301D4">
        <w:rPr>
          <w:rFonts w:ascii="Times New Roman" w:eastAsia="Times New Roman" w:hAnsi="Times New Roman" w:cs="Times New Roman"/>
          <w:color w:val="0E101A"/>
        </w:rPr>
        <w:fldChar w:fldCharType="separate"/>
      </w:r>
      <w:r w:rsidR="005301D4">
        <w:rPr>
          <w:rFonts w:ascii="Times New Roman" w:eastAsia="Times New Roman" w:hAnsi="Times New Roman" w:cs="Times New Roman"/>
          <w:noProof/>
          <w:color w:val="0E101A"/>
        </w:rPr>
        <w:t>(Lin et al., 2019)</w:t>
      </w:r>
      <w:r w:rsidR="005301D4">
        <w:rPr>
          <w:rFonts w:ascii="Times New Roman" w:eastAsia="Times New Roman" w:hAnsi="Times New Roman" w:cs="Times New Roman"/>
          <w:color w:val="0E101A"/>
        </w:rPr>
        <w:fldChar w:fldCharType="end"/>
      </w:r>
      <w:r w:rsidR="005301D4">
        <w:rPr>
          <w:rFonts w:ascii="Times New Roman" w:eastAsia="Times New Roman" w:hAnsi="Times New Roman" w:cs="Times New Roman"/>
          <w:color w:val="0E101A"/>
        </w:rPr>
        <w:t xml:space="preserve"> </w:t>
      </w:r>
      <w:r w:rsidRPr="00BA3603">
        <w:rPr>
          <w:rFonts w:ascii="Times New Roman" w:eastAsia="Times New Roman" w:hAnsi="Times New Roman" w:cs="Times New Roman"/>
          <w:color w:val="0E101A"/>
        </w:rPr>
        <w:t xml:space="preserve">have found from the free sample provision impacts on an e-commerce </w:t>
      </w:r>
      <w:r w:rsidR="00D2669E" w:rsidRPr="00BA3603">
        <w:rPr>
          <w:rFonts w:ascii="Times New Roman" w:eastAsia="Times New Roman" w:hAnsi="Times New Roman" w:cs="Times New Roman"/>
          <w:color w:val="0E101A"/>
        </w:rPr>
        <w:t>platform but</w:t>
      </w:r>
      <w:r w:rsidRPr="00BA3603">
        <w:rPr>
          <w:rFonts w:ascii="Times New Roman" w:eastAsia="Times New Roman" w:hAnsi="Times New Roman" w:cs="Times New Roman"/>
          <w:color w:val="0E101A"/>
        </w:rPr>
        <w:t xml:space="preserve"> extend to the e-book market. In both works, free content provision, and free sample provision are proven to effectively increase the number of reviews. However, due to the methods of delivering free sample provision are different, the attitudes of reviews are different. In Lin’s work, reciprocating a free product is induced to attract more reviews and positive ratings. In this work, free digital content provision has approximately no produce and distribute cost for the content provider, therefore the reviews are comparably more negative and scattered.</w:t>
      </w:r>
    </w:p>
    <w:p w14:paraId="5CF0C291" w14:textId="77777777" w:rsidR="00BA3603" w:rsidRPr="00BA3603" w:rsidRDefault="00BA3603" w:rsidP="003D69EB">
      <w:pPr>
        <w:contextualSpacing/>
        <w:jc w:val="both"/>
        <w:rPr>
          <w:rFonts w:ascii="Times New Roman" w:eastAsia="Times New Roman" w:hAnsi="Times New Roman" w:cs="Times New Roman"/>
          <w:color w:val="0E101A"/>
        </w:rPr>
      </w:pPr>
    </w:p>
    <w:p w14:paraId="1B651BA1" w14:textId="4DC5AC3D" w:rsidR="00BA3603" w:rsidRPr="00BA3603" w:rsidRDefault="00E07903" w:rsidP="003D69EB">
      <w:pPr>
        <w:pStyle w:val="Heading4"/>
        <w:spacing w:line="240" w:lineRule="auto"/>
        <w:contextualSpacing/>
        <w:rPr>
          <w:rFonts w:ascii="Times New Roman" w:eastAsia="Times New Roman" w:hAnsi="Times New Roman" w:cs="Times New Roman"/>
          <w:color w:val="0E101A"/>
        </w:rPr>
      </w:pPr>
      <w:r>
        <w:rPr>
          <w:rFonts w:ascii="Times New Roman" w:eastAsia="Times New Roman" w:hAnsi="Times New Roman" w:cs="Times New Roman"/>
          <w:color w:val="0E101A"/>
        </w:rPr>
        <w:t>Questionable A</w:t>
      </w:r>
      <w:r w:rsidR="00BA3603" w:rsidRPr="00BA3603">
        <w:rPr>
          <w:rFonts w:ascii="Times New Roman" w:eastAsia="Times New Roman" w:hAnsi="Times New Roman" w:cs="Times New Roman"/>
          <w:color w:val="0E101A"/>
        </w:rPr>
        <w:t>ssumptions</w:t>
      </w:r>
      <w:r w:rsidR="002323BE">
        <w:rPr>
          <w:rFonts w:ascii="Times New Roman" w:eastAsia="Times New Roman" w:hAnsi="Times New Roman" w:cs="Times New Roman"/>
          <w:color w:val="0E101A"/>
        </w:rPr>
        <w:t>:</w:t>
      </w:r>
      <w:r w:rsidR="00E21176">
        <w:rPr>
          <w:rFonts w:ascii="Times New Roman" w:eastAsia="Times New Roman" w:hAnsi="Times New Roman" w:cs="Times New Roman"/>
          <w:noProof/>
          <w:color w:val="0E101A"/>
        </w:rPr>
        <w:t xml:space="preserve"> </w:t>
      </w:r>
    </w:p>
    <w:p w14:paraId="10E1B8FF" w14:textId="5F124932" w:rsidR="00BA3603" w:rsidRDefault="00BA3603" w:rsidP="003D69EB">
      <w:pPr>
        <w:contextualSpacing/>
        <w:jc w:val="both"/>
        <w:rPr>
          <w:rFonts w:ascii="Times New Roman" w:eastAsia="Times New Roman" w:hAnsi="Times New Roman" w:cs="Times New Roman"/>
          <w:color w:val="0E101A"/>
        </w:rPr>
      </w:pPr>
      <w:r w:rsidRPr="00BA3603">
        <w:rPr>
          <w:rFonts w:ascii="Times New Roman" w:eastAsia="Times New Roman" w:hAnsi="Times New Roman" w:cs="Times New Roman"/>
          <w:color w:val="0E101A"/>
        </w:rPr>
        <w:t>The article has shown a concisely deductive procedure for developing the theories. However, the basis of the theories is established on several assumptions:</w:t>
      </w:r>
    </w:p>
    <w:p w14:paraId="5B8EEC36" w14:textId="77777777" w:rsidR="00F25A21" w:rsidRPr="00BA3603" w:rsidRDefault="00F25A21" w:rsidP="003D69EB">
      <w:pPr>
        <w:contextualSpacing/>
        <w:jc w:val="both"/>
        <w:rPr>
          <w:rFonts w:ascii="Times New Roman" w:eastAsia="Times New Roman" w:hAnsi="Times New Roman" w:cs="Times New Roman"/>
          <w:color w:val="0E101A"/>
        </w:rPr>
      </w:pPr>
    </w:p>
    <w:p w14:paraId="3E82C962" w14:textId="17EA7846" w:rsidR="00BA3603" w:rsidRDefault="00BA3603" w:rsidP="00600338">
      <w:pPr>
        <w:contextualSpacing/>
        <w:jc w:val="both"/>
        <w:rPr>
          <w:rFonts w:ascii="Times New Roman" w:eastAsia="Times New Roman" w:hAnsi="Times New Roman" w:cs="Times New Roman"/>
          <w:color w:val="0E101A"/>
        </w:rPr>
      </w:pPr>
      <w:r w:rsidRPr="00600338">
        <w:rPr>
          <w:rFonts w:ascii="Times New Roman" w:eastAsia="Times New Roman" w:hAnsi="Times New Roman" w:cs="Times New Roman"/>
          <w:color w:val="0E101A"/>
        </w:rPr>
        <w:t>These three months of data are randomly selected and can be a plausible sample of all data in the e-book market.</w:t>
      </w:r>
      <w:r w:rsidR="000878EB" w:rsidRPr="00600338">
        <w:rPr>
          <w:rFonts w:ascii="Times New Roman" w:eastAsia="Times New Roman" w:hAnsi="Times New Roman" w:cs="Times New Roman"/>
          <w:color w:val="0E101A"/>
        </w:rPr>
        <w:t xml:space="preserve"> I think use more data </w:t>
      </w:r>
      <w:r w:rsidR="00461F0B" w:rsidRPr="00600338">
        <w:rPr>
          <w:rFonts w:ascii="Times New Roman" w:eastAsia="Times New Roman" w:hAnsi="Times New Roman" w:cs="Times New Roman"/>
          <w:color w:val="0E101A"/>
        </w:rPr>
        <w:t xml:space="preserve">and longer period </w:t>
      </w:r>
      <w:r w:rsidR="000878EB" w:rsidRPr="00600338">
        <w:rPr>
          <w:rFonts w:ascii="Times New Roman" w:eastAsia="Times New Roman" w:hAnsi="Times New Roman" w:cs="Times New Roman"/>
          <w:color w:val="0E101A"/>
        </w:rPr>
        <w:t>can be more plausible.</w:t>
      </w:r>
    </w:p>
    <w:p w14:paraId="1914C623" w14:textId="77777777" w:rsidR="00600338" w:rsidRPr="00600338" w:rsidRDefault="00600338" w:rsidP="00600338">
      <w:pPr>
        <w:contextualSpacing/>
        <w:jc w:val="both"/>
        <w:rPr>
          <w:rFonts w:ascii="Times New Roman" w:eastAsia="Times New Roman" w:hAnsi="Times New Roman" w:cs="Times New Roman"/>
          <w:color w:val="0E101A"/>
        </w:rPr>
      </w:pPr>
    </w:p>
    <w:p w14:paraId="3A7477AA" w14:textId="5394CF39" w:rsidR="00BA3603" w:rsidRPr="00600338" w:rsidRDefault="00BA3603" w:rsidP="00600338">
      <w:pPr>
        <w:contextualSpacing/>
        <w:jc w:val="both"/>
        <w:rPr>
          <w:rFonts w:ascii="Times New Roman" w:eastAsia="Times New Roman" w:hAnsi="Times New Roman" w:cs="Times New Roman"/>
          <w:color w:val="0E101A"/>
        </w:rPr>
      </w:pPr>
      <w:r w:rsidRPr="00600338">
        <w:rPr>
          <w:rFonts w:ascii="Times New Roman" w:eastAsia="Times New Roman" w:hAnsi="Times New Roman" w:cs="Times New Roman"/>
          <w:color w:val="0E101A"/>
        </w:rPr>
        <w:t xml:space="preserve">When investigating the relationship between free content and rating, the author assumes the effect of selection is the main reason account for the rating decrease. This is arguable, although the author used linear model prediction to identify the selection effect as true. </w:t>
      </w:r>
      <w:r w:rsidR="009930D9" w:rsidRPr="00600338">
        <w:rPr>
          <w:rFonts w:ascii="Times New Roman" w:eastAsia="Times New Roman" w:hAnsi="Times New Roman" w:cs="Times New Roman"/>
          <w:color w:val="0E101A"/>
        </w:rPr>
        <w:t>T</w:t>
      </w:r>
      <w:r w:rsidRPr="00600338">
        <w:rPr>
          <w:rFonts w:ascii="Times New Roman" w:eastAsia="Times New Roman" w:hAnsi="Times New Roman" w:cs="Times New Roman"/>
          <w:color w:val="0E101A"/>
        </w:rPr>
        <w:t>he results of controlling for observed characteristics of reviewers, the remained effect of offering content for free is statistically insignificant.</w:t>
      </w:r>
      <w:r w:rsidR="003E535C" w:rsidRPr="00600338">
        <w:rPr>
          <w:rFonts w:ascii="Times New Roman" w:eastAsia="Times New Roman" w:hAnsi="Times New Roman" w:cs="Times New Roman"/>
          <w:color w:val="0E101A"/>
        </w:rPr>
        <w:t xml:space="preserve"> </w:t>
      </w:r>
      <w:r w:rsidR="006B61B8" w:rsidRPr="00600338">
        <w:rPr>
          <w:rFonts w:ascii="Times New Roman" w:eastAsia="Times New Roman" w:hAnsi="Times New Roman" w:cs="Times New Roman"/>
          <w:color w:val="0E101A"/>
        </w:rPr>
        <w:t>A given</w:t>
      </w:r>
      <w:r w:rsidR="00E10D49">
        <w:rPr>
          <w:rFonts w:ascii="Times New Roman" w:eastAsia="Times New Roman" w:hAnsi="Times New Roman" w:cs="Times New Roman"/>
          <w:color w:val="0E101A"/>
        </w:rPr>
        <w:t xml:space="preserve"> explanation</w:t>
      </w:r>
      <w:r w:rsidR="006B61B8" w:rsidRPr="00600338">
        <w:rPr>
          <w:rFonts w:ascii="Times New Roman" w:eastAsia="Times New Roman" w:hAnsi="Times New Roman" w:cs="Times New Roman"/>
          <w:color w:val="0E101A"/>
        </w:rPr>
        <w:t xml:space="preserve"> is across-consumer selection dominates within-consumer effects.</w:t>
      </w:r>
      <w:r w:rsidR="009930D9" w:rsidRPr="00600338">
        <w:rPr>
          <w:rFonts w:ascii="Times New Roman" w:eastAsia="Times New Roman" w:hAnsi="Times New Roman" w:cs="Times New Roman"/>
          <w:color w:val="0E101A"/>
        </w:rPr>
        <w:t xml:space="preserve"> There could be other explanations, for example, the free contents are less worthy to </w:t>
      </w:r>
      <w:r w:rsidR="00B2094B" w:rsidRPr="00600338">
        <w:rPr>
          <w:rFonts w:ascii="Times New Roman" w:eastAsia="Times New Roman" w:hAnsi="Times New Roman" w:cs="Times New Roman"/>
          <w:color w:val="0E101A"/>
        </w:rPr>
        <w:t>read</w:t>
      </w:r>
      <w:r w:rsidR="005A044E" w:rsidRPr="00600338">
        <w:rPr>
          <w:rFonts w:ascii="Times New Roman" w:eastAsia="Times New Roman" w:hAnsi="Times New Roman" w:cs="Times New Roman"/>
          <w:color w:val="0E101A"/>
        </w:rPr>
        <w:t>, but when pay for it, consumers are uneasy to admit their failure in choosing</w:t>
      </w:r>
      <w:r w:rsidR="00B2094B" w:rsidRPr="00600338">
        <w:rPr>
          <w:rFonts w:ascii="Times New Roman" w:eastAsia="Times New Roman" w:hAnsi="Times New Roman" w:cs="Times New Roman"/>
          <w:color w:val="0E101A"/>
        </w:rPr>
        <w:t>,</w:t>
      </w:r>
      <w:r w:rsidR="000C1FC1" w:rsidRPr="00600338">
        <w:rPr>
          <w:rFonts w:ascii="Times New Roman" w:eastAsia="Times New Roman" w:hAnsi="Times New Roman" w:cs="Times New Roman"/>
          <w:color w:val="0E101A"/>
        </w:rPr>
        <w:t xml:space="preserve"> or</w:t>
      </w:r>
      <w:r w:rsidR="009930D9" w:rsidRPr="00600338">
        <w:rPr>
          <w:rFonts w:ascii="Times New Roman" w:eastAsia="Times New Roman" w:hAnsi="Times New Roman" w:cs="Times New Roman"/>
          <w:color w:val="0E101A"/>
        </w:rPr>
        <w:t xml:space="preserve"> </w:t>
      </w:r>
      <w:r w:rsidR="005A044E" w:rsidRPr="00600338">
        <w:rPr>
          <w:rFonts w:ascii="Times New Roman" w:eastAsia="Times New Roman" w:hAnsi="Times New Roman" w:cs="Times New Roman"/>
          <w:color w:val="0E101A"/>
        </w:rPr>
        <w:t>the book could be modified</w:t>
      </w:r>
      <w:r w:rsidR="00A600BA" w:rsidRPr="00600338">
        <w:rPr>
          <w:rFonts w:ascii="Times New Roman" w:eastAsia="Times New Roman" w:hAnsi="Times New Roman" w:cs="Times New Roman"/>
          <w:color w:val="0E101A"/>
        </w:rPr>
        <w:t xml:space="preserve"> after moving from free to some price, </w:t>
      </w:r>
      <w:r w:rsidR="00D25FC0" w:rsidRPr="00600338">
        <w:rPr>
          <w:rFonts w:ascii="Times New Roman" w:eastAsia="Times New Roman" w:hAnsi="Times New Roman" w:cs="Times New Roman"/>
          <w:color w:val="0E101A"/>
        </w:rPr>
        <w:t xml:space="preserve">the price is for the cost of </w:t>
      </w:r>
      <w:r w:rsidR="00600338">
        <w:rPr>
          <w:rFonts w:ascii="Times New Roman" w:eastAsia="Times New Roman" w:hAnsi="Times New Roman" w:cs="Times New Roman"/>
          <w:color w:val="0E101A"/>
        </w:rPr>
        <w:t xml:space="preserve">the </w:t>
      </w:r>
      <w:r w:rsidR="00D25FC0" w:rsidRPr="00600338">
        <w:rPr>
          <w:rFonts w:ascii="Times New Roman" w:eastAsia="Times New Roman" w:hAnsi="Times New Roman" w:cs="Times New Roman"/>
          <w:color w:val="0E101A"/>
        </w:rPr>
        <w:t>modification</w:t>
      </w:r>
      <w:r w:rsidR="000C1FC1" w:rsidRPr="00600338">
        <w:rPr>
          <w:rFonts w:ascii="Times New Roman" w:eastAsia="Times New Roman" w:hAnsi="Times New Roman" w:cs="Times New Roman"/>
          <w:color w:val="0E101A"/>
        </w:rPr>
        <w:t>.</w:t>
      </w:r>
      <w:r w:rsidR="00DB0DC4">
        <w:rPr>
          <w:rFonts w:ascii="Times New Roman" w:eastAsia="Times New Roman" w:hAnsi="Times New Roman" w:cs="Times New Roman"/>
          <w:color w:val="0E101A"/>
        </w:rPr>
        <w:t xml:space="preserve"> A possible solution to these potential explanations is, tracking the modify history and word count has been modified.</w:t>
      </w:r>
    </w:p>
    <w:p w14:paraId="1E57587D" w14:textId="77777777" w:rsidR="00600338" w:rsidRDefault="00600338" w:rsidP="00600338">
      <w:pPr>
        <w:contextualSpacing/>
        <w:jc w:val="both"/>
        <w:rPr>
          <w:rFonts w:ascii="Times New Roman" w:eastAsia="Times New Roman" w:hAnsi="Times New Roman" w:cs="Times New Roman"/>
          <w:color w:val="0E101A"/>
        </w:rPr>
      </w:pPr>
    </w:p>
    <w:p w14:paraId="4A440528" w14:textId="4380A6BC" w:rsidR="00EF1AB1" w:rsidRDefault="002400FB" w:rsidP="003D69EB">
      <w:pPr>
        <w:contextualSpacing/>
        <w:jc w:val="both"/>
        <w:rPr>
          <w:rFonts w:ascii="Times New Roman" w:eastAsia="Times New Roman" w:hAnsi="Times New Roman" w:cs="Times New Roman"/>
          <w:color w:val="0E101A"/>
        </w:rPr>
      </w:pPr>
      <w:r>
        <w:rPr>
          <w:rFonts w:ascii="Times New Roman" w:eastAsia="Times New Roman" w:hAnsi="Times New Roman" w:cs="Times New Roman"/>
          <w:color w:val="0E101A"/>
        </w:rPr>
        <w:t xml:space="preserve">Another questionable thing is, what is the read length of the book when the consumer submits the review and rating? </w:t>
      </w:r>
      <w:r w:rsidR="00EF1AB1">
        <w:rPr>
          <w:rFonts w:ascii="Times New Roman" w:eastAsia="Times New Roman" w:hAnsi="Times New Roman" w:cs="Times New Roman"/>
          <w:color w:val="0E101A"/>
        </w:rPr>
        <w:t>The read</w:t>
      </w:r>
      <w:r w:rsidR="0098071E">
        <w:rPr>
          <w:rFonts w:ascii="Times New Roman" w:eastAsia="Times New Roman" w:hAnsi="Times New Roman" w:cs="Times New Roman"/>
          <w:color w:val="0E101A"/>
        </w:rPr>
        <w:t xml:space="preserve"> </w:t>
      </w:r>
      <w:r w:rsidR="00EF1AB1">
        <w:rPr>
          <w:rFonts w:ascii="Times New Roman" w:eastAsia="Times New Roman" w:hAnsi="Times New Roman" w:cs="Times New Roman"/>
          <w:color w:val="0E101A"/>
        </w:rPr>
        <w:t>length of a book might have significant impacts on rating.</w:t>
      </w:r>
    </w:p>
    <w:p w14:paraId="005DC98E" w14:textId="4C603B8E" w:rsidR="00EF1AB1" w:rsidRDefault="00EF1AB1" w:rsidP="003D69EB">
      <w:pPr>
        <w:contextualSpacing/>
        <w:jc w:val="both"/>
        <w:rPr>
          <w:rFonts w:ascii="Times New Roman" w:eastAsia="Times New Roman" w:hAnsi="Times New Roman" w:cs="Times New Roman"/>
          <w:color w:val="0E101A"/>
        </w:rPr>
      </w:pPr>
      <w:r>
        <w:rPr>
          <w:rFonts w:ascii="Times New Roman" w:eastAsia="Times New Roman" w:hAnsi="Times New Roman" w:cs="Times New Roman"/>
          <w:color w:val="0E101A"/>
        </w:rPr>
        <w:t>However, this is untraceable due to the limitation of the website. I have noticed that apps such as WeChat reading do have this function</w:t>
      </w:r>
      <w:r w:rsidR="003D6D77">
        <w:rPr>
          <w:rFonts w:ascii="Times New Roman" w:eastAsia="Times New Roman" w:hAnsi="Times New Roman" w:cs="Times New Roman"/>
          <w:color w:val="0E101A"/>
        </w:rPr>
        <w:t>, this could be useful for further studies.</w:t>
      </w:r>
    </w:p>
    <w:p w14:paraId="01DC1587" w14:textId="77777777" w:rsidR="00EF1AB1" w:rsidRDefault="00EF1AB1" w:rsidP="003D69EB">
      <w:pPr>
        <w:contextualSpacing/>
        <w:jc w:val="both"/>
        <w:rPr>
          <w:rFonts w:ascii="Times New Roman" w:eastAsia="Times New Roman" w:hAnsi="Times New Roman" w:cs="Times New Roman"/>
          <w:color w:val="0E101A"/>
        </w:rPr>
      </w:pPr>
    </w:p>
    <w:p w14:paraId="0FDB7538" w14:textId="13E3B742" w:rsidR="00D22B73" w:rsidRDefault="00D22B73" w:rsidP="00D22B73">
      <w:pPr>
        <w:pStyle w:val="Heading4"/>
        <w:spacing w:line="240" w:lineRule="auto"/>
        <w:contextualSpacing/>
        <w:rPr>
          <w:rFonts w:ascii="Times New Roman" w:eastAsia="Times New Roman" w:hAnsi="Times New Roman" w:cs="Times New Roman"/>
          <w:color w:val="0E101A"/>
        </w:rPr>
      </w:pPr>
      <w:r>
        <w:rPr>
          <w:rFonts w:ascii="Times New Roman" w:eastAsia="Times New Roman" w:hAnsi="Times New Roman" w:cs="Times New Roman"/>
          <w:color w:val="0E101A"/>
        </w:rPr>
        <w:t>Conclusion:</w:t>
      </w:r>
    </w:p>
    <w:p w14:paraId="40F5AD9E" w14:textId="10832113" w:rsidR="002400FB" w:rsidRDefault="00D22B73" w:rsidP="00252A40">
      <w:r>
        <w:t>I think the paper is overall highly rigorous and logical. The inference part is strictly developed, from a seller</w:t>
      </w:r>
      <w:r w:rsidR="00170275">
        <w:t xml:space="preserve">’ </w:t>
      </w:r>
      <w:r>
        <w:t>s perspective, test a possible way to success step by step.</w:t>
      </w:r>
      <w:r w:rsidR="00170275">
        <w:t xml:space="preserve"> The models are precisely </w:t>
      </w:r>
      <w:r w:rsidR="001E4B9A">
        <w:t>defined,</w:t>
      </w:r>
      <w:r w:rsidR="00170275">
        <w:t xml:space="preserve"> and </w:t>
      </w:r>
      <w:r w:rsidR="002D6B4F">
        <w:t xml:space="preserve">the </w:t>
      </w:r>
      <w:r w:rsidR="001E4B9A">
        <w:t xml:space="preserve">natural language processing part stunningly reflects the quality of the reviews. </w:t>
      </w:r>
      <w:r w:rsidR="00252A40">
        <w:t>This is an article with thorough thoughts and reached to any aspect of the free content provision impacts on reviews, rating and success.</w:t>
      </w:r>
    </w:p>
    <w:p w14:paraId="11988E07" w14:textId="4037C932" w:rsidR="00E21176" w:rsidRDefault="00E21176" w:rsidP="00252A40"/>
    <w:p w14:paraId="15CEE37C" w14:textId="64D55698" w:rsidR="00E21176" w:rsidRDefault="00E21176" w:rsidP="00E21176">
      <w:pPr>
        <w:pStyle w:val="Heading4"/>
        <w:spacing w:line="240" w:lineRule="auto"/>
        <w:contextualSpacing/>
        <w:rPr>
          <w:rFonts w:ascii="Times New Roman" w:eastAsia="Times New Roman" w:hAnsi="Times New Roman" w:cs="Times New Roman"/>
          <w:color w:val="0E101A"/>
        </w:rPr>
      </w:pPr>
      <w:r>
        <w:rPr>
          <w:rFonts w:ascii="Times New Roman" w:eastAsia="Times New Roman" w:hAnsi="Times New Roman" w:cs="Times New Roman"/>
          <w:color w:val="0E101A"/>
        </w:rPr>
        <w:t>Reference</w:t>
      </w:r>
      <w:r>
        <w:rPr>
          <w:rFonts w:ascii="Times New Roman" w:eastAsia="Times New Roman" w:hAnsi="Times New Roman" w:cs="Times New Roman"/>
          <w:color w:val="0E101A"/>
        </w:rPr>
        <w:t>:</w:t>
      </w:r>
    </w:p>
    <w:p w14:paraId="0E493972" w14:textId="77777777" w:rsidR="00E21176" w:rsidRPr="00E21176" w:rsidRDefault="00E21176" w:rsidP="00E21176">
      <w:pPr>
        <w:pStyle w:val="Bibliography"/>
        <w:rPr>
          <w:rFonts w:ascii="Times New Roman" w:hAnsi="Times New Roman" w:cs="Times New Roman"/>
          <w:color w:val="000000"/>
        </w:rPr>
      </w:pPr>
      <w:r>
        <w:rPr>
          <w:rFonts w:eastAsia="Times New Roman"/>
          <w:color w:val="0E101A"/>
        </w:rPr>
        <w:fldChar w:fldCharType="begin"/>
      </w:r>
      <w:r>
        <w:rPr>
          <w:rFonts w:eastAsia="Times New Roman"/>
          <w:color w:val="0E101A"/>
        </w:rPr>
        <w:instrText xml:space="preserve"> ADDIN ZOTERO_BIBL {"uncited":[],"omitted":[],"custom":[]} CSL_BIBLIOGRAPHY </w:instrText>
      </w:r>
      <w:r>
        <w:rPr>
          <w:rFonts w:eastAsia="Times New Roman"/>
          <w:color w:val="0E101A"/>
        </w:rPr>
        <w:fldChar w:fldCharType="separate"/>
      </w:r>
      <w:r w:rsidRPr="00E21176">
        <w:rPr>
          <w:rFonts w:ascii="Times New Roman" w:hAnsi="Times New Roman" w:cs="Times New Roman"/>
          <w:color w:val="000000"/>
        </w:rPr>
        <w:t xml:space="preserve">Lin, Z., Zhang, Y., &amp; Tan, Y. (2019). An empirical study of free product sampling and rating bias. </w:t>
      </w:r>
      <w:r w:rsidRPr="00E21176">
        <w:rPr>
          <w:rFonts w:ascii="Times New Roman" w:hAnsi="Times New Roman" w:cs="Times New Roman"/>
          <w:i/>
          <w:iCs/>
          <w:color w:val="000000"/>
        </w:rPr>
        <w:t>Information Systems Research</w:t>
      </w:r>
      <w:r w:rsidRPr="00E21176">
        <w:rPr>
          <w:rFonts w:ascii="Times New Roman" w:hAnsi="Times New Roman" w:cs="Times New Roman"/>
          <w:color w:val="000000"/>
        </w:rPr>
        <w:t xml:space="preserve">, </w:t>
      </w:r>
      <w:r w:rsidRPr="00E21176">
        <w:rPr>
          <w:rFonts w:ascii="Times New Roman" w:hAnsi="Times New Roman" w:cs="Times New Roman"/>
          <w:i/>
          <w:iCs/>
          <w:color w:val="000000"/>
        </w:rPr>
        <w:t>30</w:t>
      </w:r>
      <w:r w:rsidRPr="00E21176">
        <w:rPr>
          <w:rFonts w:ascii="Times New Roman" w:hAnsi="Times New Roman" w:cs="Times New Roman"/>
          <w:color w:val="000000"/>
        </w:rPr>
        <w:t>(1), 260–275. https://doi.org/10.1287/isre.2018.0801</w:t>
      </w:r>
    </w:p>
    <w:p w14:paraId="6CB6A6C4" w14:textId="09A2FF12" w:rsidR="00E21176" w:rsidRPr="00E10D49" w:rsidRDefault="00E21176" w:rsidP="00252A40">
      <w:pPr>
        <w:rPr>
          <w:rFonts w:ascii="Times New Roman" w:eastAsia="Times New Roman" w:hAnsi="Times New Roman" w:cs="Times New Roman" w:hint="eastAsia"/>
          <w:color w:val="0E101A"/>
        </w:rPr>
      </w:pPr>
      <w:r>
        <w:rPr>
          <w:rFonts w:ascii="Times New Roman" w:eastAsia="Times New Roman" w:hAnsi="Times New Roman" w:cs="Times New Roman"/>
          <w:color w:val="0E101A"/>
        </w:rPr>
        <w:fldChar w:fldCharType="end"/>
      </w:r>
    </w:p>
    <w:sectPr w:rsidR="00E21176" w:rsidRPr="00E10D49" w:rsidSect="00ED19E4">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0F3071"/>
    <w:multiLevelType w:val="multilevel"/>
    <w:tmpl w:val="5DA874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AA2221D"/>
    <w:multiLevelType w:val="multilevel"/>
    <w:tmpl w:val="CCC8B61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A641D49"/>
    <w:multiLevelType w:val="multilevel"/>
    <w:tmpl w:val="7E2A805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CD13F89"/>
    <w:multiLevelType w:val="multilevel"/>
    <w:tmpl w:val="55724B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50A2A72"/>
    <w:multiLevelType w:val="hybridMultilevel"/>
    <w:tmpl w:val="3EAE260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F550FE2"/>
    <w:multiLevelType w:val="hybridMultilevel"/>
    <w:tmpl w:val="2486B3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4334128"/>
    <w:multiLevelType w:val="multilevel"/>
    <w:tmpl w:val="D4F8C73E"/>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35604FEC"/>
    <w:multiLevelType w:val="hybridMultilevel"/>
    <w:tmpl w:val="8B14FA0A"/>
    <w:lvl w:ilvl="0" w:tplc="7ACED6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81E634D"/>
    <w:multiLevelType w:val="multilevel"/>
    <w:tmpl w:val="97D6856A"/>
    <w:lvl w:ilvl="0">
      <w:start w:val="1"/>
      <w:numFmt w:val="decimal"/>
      <w:lvlText w:val="%1."/>
      <w:lvlJc w:val="left"/>
      <w:pPr>
        <w:tabs>
          <w:tab w:val="num" w:pos="2880"/>
        </w:tabs>
        <w:ind w:left="2880" w:hanging="360"/>
      </w:pPr>
    </w:lvl>
    <w:lvl w:ilvl="1" w:tentative="1">
      <w:start w:val="1"/>
      <w:numFmt w:val="decimal"/>
      <w:lvlText w:val="%2."/>
      <w:lvlJc w:val="left"/>
      <w:pPr>
        <w:tabs>
          <w:tab w:val="num" w:pos="3600"/>
        </w:tabs>
        <w:ind w:left="3600" w:hanging="360"/>
      </w:pPr>
    </w:lvl>
    <w:lvl w:ilvl="2" w:tentative="1">
      <w:start w:val="1"/>
      <w:numFmt w:val="decimal"/>
      <w:lvlText w:val="%3."/>
      <w:lvlJc w:val="left"/>
      <w:pPr>
        <w:tabs>
          <w:tab w:val="num" w:pos="4320"/>
        </w:tabs>
        <w:ind w:left="4320" w:hanging="360"/>
      </w:pPr>
    </w:lvl>
    <w:lvl w:ilvl="3" w:tentative="1">
      <w:start w:val="1"/>
      <w:numFmt w:val="decimal"/>
      <w:lvlText w:val="%4."/>
      <w:lvlJc w:val="left"/>
      <w:pPr>
        <w:tabs>
          <w:tab w:val="num" w:pos="5040"/>
        </w:tabs>
        <w:ind w:left="5040" w:hanging="360"/>
      </w:pPr>
    </w:lvl>
    <w:lvl w:ilvl="4" w:tentative="1">
      <w:start w:val="1"/>
      <w:numFmt w:val="decimal"/>
      <w:lvlText w:val="%5."/>
      <w:lvlJc w:val="left"/>
      <w:pPr>
        <w:tabs>
          <w:tab w:val="num" w:pos="5760"/>
        </w:tabs>
        <w:ind w:left="5760" w:hanging="360"/>
      </w:pPr>
    </w:lvl>
    <w:lvl w:ilvl="5" w:tentative="1">
      <w:start w:val="1"/>
      <w:numFmt w:val="decimal"/>
      <w:lvlText w:val="%6."/>
      <w:lvlJc w:val="left"/>
      <w:pPr>
        <w:tabs>
          <w:tab w:val="num" w:pos="6480"/>
        </w:tabs>
        <w:ind w:left="6480" w:hanging="360"/>
      </w:pPr>
    </w:lvl>
    <w:lvl w:ilvl="6" w:tentative="1">
      <w:start w:val="1"/>
      <w:numFmt w:val="decimal"/>
      <w:lvlText w:val="%7."/>
      <w:lvlJc w:val="left"/>
      <w:pPr>
        <w:tabs>
          <w:tab w:val="num" w:pos="7200"/>
        </w:tabs>
        <w:ind w:left="7200" w:hanging="360"/>
      </w:pPr>
    </w:lvl>
    <w:lvl w:ilvl="7" w:tentative="1">
      <w:start w:val="1"/>
      <w:numFmt w:val="decimal"/>
      <w:lvlText w:val="%8."/>
      <w:lvlJc w:val="left"/>
      <w:pPr>
        <w:tabs>
          <w:tab w:val="num" w:pos="7920"/>
        </w:tabs>
        <w:ind w:left="7920" w:hanging="360"/>
      </w:pPr>
    </w:lvl>
    <w:lvl w:ilvl="8" w:tentative="1">
      <w:start w:val="1"/>
      <w:numFmt w:val="decimal"/>
      <w:lvlText w:val="%9."/>
      <w:lvlJc w:val="left"/>
      <w:pPr>
        <w:tabs>
          <w:tab w:val="num" w:pos="8640"/>
        </w:tabs>
        <w:ind w:left="8640" w:hanging="360"/>
      </w:pPr>
    </w:lvl>
  </w:abstractNum>
  <w:abstractNum w:abstractNumId="9" w15:restartNumberingAfterBreak="0">
    <w:nsid w:val="482B6C42"/>
    <w:multiLevelType w:val="multilevel"/>
    <w:tmpl w:val="E99A56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AD055B2"/>
    <w:multiLevelType w:val="multilevel"/>
    <w:tmpl w:val="D1508B7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B10755E"/>
    <w:multiLevelType w:val="multilevel"/>
    <w:tmpl w:val="F7621B5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51EB5971"/>
    <w:multiLevelType w:val="hybridMultilevel"/>
    <w:tmpl w:val="04D47C0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560E2A92"/>
    <w:multiLevelType w:val="multilevel"/>
    <w:tmpl w:val="CAB648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A570276"/>
    <w:multiLevelType w:val="hybridMultilevel"/>
    <w:tmpl w:val="2138AA38"/>
    <w:lvl w:ilvl="0" w:tplc="7F92775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A7E4A23"/>
    <w:multiLevelType w:val="multilevel"/>
    <w:tmpl w:val="F07A03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626C19FF"/>
    <w:multiLevelType w:val="multilevel"/>
    <w:tmpl w:val="FA4028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3B2660C"/>
    <w:multiLevelType w:val="hybridMultilevel"/>
    <w:tmpl w:val="202456D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6E8B08C1"/>
    <w:multiLevelType w:val="multilevel"/>
    <w:tmpl w:val="131EA7E6"/>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5676E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74CE4811"/>
    <w:multiLevelType w:val="hybridMultilevel"/>
    <w:tmpl w:val="D1C88800"/>
    <w:lvl w:ilvl="0" w:tplc="7ACED6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9"/>
  </w:num>
  <w:num w:numId="2">
    <w:abstractNumId w:val="16"/>
  </w:num>
  <w:num w:numId="3">
    <w:abstractNumId w:val="8"/>
  </w:num>
  <w:num w:numId="4">
    <w:abstractNumId w:val="3"/>
  </w:num>
  <w:num w:numId="5">
    <w:abstractNumId w:val="11"/>
  </w:num>
  <w:num w:numId="6">
    <w:abstractNumId w:val="18"/>
  </w:num>
  <w:num w:numId="7">
    <w:abstractNumId w:val="10"/>
  </w:num>
  <w:num w:numId="8">
    <w:abstractNumId w:val="0"/>
  </w:num>
  <w:num w:numId="9">
    <w:abstractNumId w:val="19"/>
  </w:num>
  <w:num w:numId="10">
    <w:abstractNumId w:val="7"/>
  </w:num>
  <w:num w:numId="11">
    <w:abstractNumId w:val="13"/>
  </w:num>
  <w:num w:numId="12">
    <w:abstractNumId w:val="20"/>
  </w:num>
  <w:num w:numId="13">
    <w:abstractNumId w:val="14"/>
  </w:num>
  <w:num w:numId="14">
    <w:abstractNumId w:val="17"/>
  </w:num>
  <w:num w:numId="15">
    <w:abstractNumId w:val="12"/>
  </w:num>
  <w:num w:numId="16">
    <w:abstractNumId w:val="4"/>
  </w:num>
  <w:num w:numId="17">
    <w:abstractNumId w:val="5"/>
  </w:num>
  <w:num w:numId="18">
    <w:abstractNumId w:val="15"/>
  </w:num>
  <w:num w:numId="19">
    <w:abstractNumId w:val="2"/>
  </w:num>
  <w:num w:numId="20">
    <w:abstractNumId w:val="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61CBD"/>
    <w:rsid w:val="000002B5"/>
    <w:rsid w:val="00000C3F"/>
    <w:rsid w:val="00013637"/>
    <w:rsid w:val="0002333A"/>
    <w:rsid w:val="00034572"/>
    <w:rsid w:val="000477E4"/>
    <w:rsid w:val="00052889"/>
    <w:rsid w:val="0005301A"/>
    <w:rsid w:val="000878EB"/>
    <w:rsid w:val="000B4E07"/>
    <w:rsid w:val="000C18B1"/>
    <w:rsid w:val="000C1FC1"/>
    <w:rsid w:val="000D7B92"/>
    <w:rsid w:val="000E7231"/>
    <w:rsid w:val="000E77EC"/>
    <w:rsid w:val="000F54B1"/>
    <w:rsid w:val="000F5659"/>
    <w:rsid w:val="0011676B"/>
    <w:rsid w:val="001215D6"/>
    <w:rsid w:val="00147BB6"/>
    <w:rsid w:val="00170275"/>
    <w:rsid w:val="001B1565"/>
    <w:rsid w:val="001D3544"/>
    <w:rsid w:val="001D6021"/>
    <w:rsid w:val="001D648C"/>
    <w:rsid w:val="001E19A0"/>
    <w:rsid w:val="001E4ABC"/>
    <w:rsid w:val="001E4B9A"/>
    <w:rsid w:val="001E5996"/>
    <w:rsid w:val="001F025D"/>
    <w:rsid w:val="00204A9A"/>
    <w:rsid w:val="00213BDA"/>
    <w:rsid w:val="00214BA5"/>
    <w:rsid w:val="00221ADA"/>
    <w:rsid w:val="00223AE2"/>
    <w:rsid w:val="0022502D"/>
    <w:rsid w:val="002323BE"/>
    <w:rsid w:val="002400FB"/>
    <w:rsid w:val="002404E2"/>
    <w:rsid w:val="00241576"/>
    <w:rsid w:val="00252A40"/>
    <w:rsid w:val="002846DE"/>
    <w:rsid w:val="002908AC"/>
    <w:rsid w:val="002A1595"/>
    <w:rsid w:val="002A472B"/>
    <w:rsid w:val="002A727C"/>
    <w:rsid w:val="002B0916"/>
    <w:rsid w:val="002B135C"/>
    <w:rsid w:val="002B69DB"/>
    <w:rsid w:val="002C45CD"/>
    <w:rsid w:val="002D6B4F"/>
    <w:rsid w:val="002E1857"/>
    <w:rsid w:val="002E5A4F"/>
    <w:rsid w:val="002F6390"/>
    <w:rsid w:val="00302969"/>
    <w:rsid w:val="003045B9"/>
    <w:rsid w:val="003123CD"/>
    <w:rsid w:val="00321FA4"/>
    <w:rsid w:val="00330D23"/>
    <w:rsid w:val="00331F4D"/>
    <w:rsid w:val="0033788E"/>
    <w:rsid w:val="00346021"/>
    <w:rsid w:val="00352BB5"/>
    <w:rsid w:val="00354951"/>
    <w:rsid w:val="00354A04"/>
    <w:rsid w:val="00361C03"/>
    <w:rsid w:val="003903E8"/>
    <w:rsid w:val="003A58CD"/>
    <w:rsid w:val="003B0E8A"/>
    <w:rsid w:val="003D0D8E"/>
    <w:rsid w:val="003D2173"/>
    <w:rsid w:val="003D69EB"/>
    <w:rsid w:val="003D6D77"/>
    <w:rsid w:val="003E4BE9"/>
    <w:rsid w:val="003E535C"/>
    <w:rsid w:val="00461F0B"/>
    <w:rsid w:val="00476B85"/>
    <w:rsid w:val="004841EB"/>
    <w:rsid w:val="00497ECA"/>
    <w:rsid w:val="004A178C"/>
    <w:rsid w:val="004A1BD9"/>
    <w:rsid w:val="004A247E"/>
    <w:rsid w:val="004B1D47"/>
    <w:rsid w:val="004B699C"/>
    <w:rsid w:val="004B7F23"/>
    <w:rsid w:val="004E66EC"/>
    <w:rsid w:val="004F1310"/>
    <w:rsid w:val="004F14A2"/>
    <w:rsid w:val="004F17E4"/>
    <w:rsid w:val="005236B7"/>
    <w:rsid w:val="005301D4"/>
    <w:rsid w:val="00530A33"/>
    <w:rsid w:val="0054711C"/>
    <w:rsid w:val="0055293E"/>
    <w:rsid w:val="005874A6"/>
    <w:rsid w:val="005879BB"/>
    <w:rsid w:val="00592430"/>
    <w:rsid w:val="0059434E"/>
    <w:rsid w:val="005A044E"/>
    <w:rsid w:val="005A0EE4"/>
    <w:rsid w:val="005D5DFF"/>
    <w:rsid w:val="00600338"/>
    <w:rsid w:val="00624B84"/>
    <w:rsid w:val="006314EB"/>
    <w:rsid w:val="00636B0E"/>
    <w:rsid w:val="00661CBD"/>
    <w:rsid w:val="006778E6"/>
    <w:rsid w:val="0069323B"/>
    <w:rsid w:val="006A0241"/>
    <w:rsid w:val="006A3ADC"/>
    <w:rsid w:val="006B0708"/>
    <w:rsid w:val="006B61B8"/>
    <w:rsid w:val="006C03AE"/>
    <w:rsid w:val="006C54EC"/>
    <w:rsid w:val="006D1E29"/>
    <w:rsid w:val="006E3B77"/>
    <w:rsid w:val="006E6FE5"/>
    <w:rsid w:val="006F3000"/>
    <w:rsid w:val="0071298A"/>
    <w:rsid w:val="007343BF"/>
    <w:rsid w:val="007527F4"/>
    <w:rsid w:val="00752DAF"/>
    <w:rsid w:val="00772438"/>
    <w:rsid w:val="00776739"/>
    <w:rsid w:val="00791BAE"/>
    <w:rsid w:val="007A709C"/>
    <w:rsid w:val="007B1857"/>
    <w:rsid w:val="007B4327"/>
    <w:rsid w:val="007E684A"/>
    <w:rsid w:val="007F244C"/>
    <w:rsid w:val="008000E7"/>
    <w:rsid w:val="00802CE7"/>
    <w:rsid w:val="00814DAF"/>
    <w:rsid w:val="00820A60"/>
    <w:rsid w:val="008252A6"/>
    <w:rsid w:val="008421B6"/>
    <w:rsid w:val="00847B7B"/>
    <w:rsid w:val="00853E13"/>
    <w:rsid w:val="00855799"/>
    <w:rsid w:val="00871124"/>
    <w:rsid w:val="00886DB3"/>
    <w:rsid w:val="008A0654"/>
    <w:rsid w:val="008A09FE"/>
    <w:rsid w:val="008A7B09"/>
    <w:rsid w:val="008B1552"/>
    <w:rsid w:val="008B3D1E"/>
    <w:rsid w:val="008C1206"/>
    <w:rsid w:val="008F6AAB"/>
    <w:rsid w:val="008F7A6D"/>
    <w:rsid w:val="00911ED2"/>
    <w:rsid w:val="009330D8"/>
    <w:rsid w:val="0094671B"/>
    <w:rsid w:val="00954C26"/>
    <w:rsid w:val="009604E1"/>
    <w:rsid w:val="0097124A"/>
    <w:rsid w:val="0098071E"/>
    <w:rsid w:val="009930D9"/>
    <w:rsid w:val="009E0893"/>
    <w:rsid w:val="009E5D2B"/>
    <w:rsid w:val="009F0C78"/>
    <w:rsid w:val="00A10A49"/>
    <w:rsid w:val="00A40938"/>
    <w:rsid w:val="00A51DC2"/>
    <w:rsid w:val="00A600BA"/>
    <w:rsid w:val="00A74DBE"/>
    <w:rsid w:val="00A91955"/>
    <w:rsid w:val="00AA26EA"/>
    <w:rsid w:val="00AC46FE"/>
    <w:rsid w:val="00B11F0C"/>
    <w:rsid w:val="00B2094B"/>
    <w:rsid w:val="00B309DA"/>
    <w:rsid w:val="00B339A3"/>
    <w:rsid w:val="00B40EFD"/>
    <w:rsid w:val="00B44C62"/>
    <w:rsid w:val="00B50930"/>
    <w:rsid w:val="00B61429"/>
    <w:rsid w:val="00B862DB"/>
    <w:rsid w:val="00BA3603"/>
    <w:rsid w:val="00BA44D1"/>
    <w:rsid w:val="00BA595D"/>
    <w:rsid w:val="00BB5D00"/>
    <w:rsid w:val="00BB66FF"/>
    <w:rsid w:val="00C04364"/>
    <w:rsid w:val="00C10E2B"/>
    <w:rsid w:val="00C140E9"/>
    <w:rsid w:val="00C22E8B"/>
    <w:rsid w:val="00C311CC"/>
    <w:rsid w:val="00C34684"/>
    <w:rsid w:val="00C35B18"/>
    <w:rsid w:val="00C441AE"/>
    <w:rsid w:val="00C47B8B"/>
    <w:rsid w:val="00C81B78"/>
    <w:rsid w:val="00C96B24"/>
    <w:rsid w:val="00CA4495"/>
    <w:rsid w:val="00CA690D"/>
    <w:rsid w:val="00CB1B33"/>
    <w:rsid w:val="00CB28C8"/>
    <w:rsid w:val="00CB3214"/>
    <w:rsid w:val="00CC3853"/>
    <w:rsid w:val="00CD2593"/>
    <w:rsid w:val="00CE16C7"/>
    <w:rsid w:val="00CE7FCE"/>
    <w:rsid w:val="00CF7EBA"/>
    <w:rsid w:val="00D07213"/>
    <w:rsid w:val="00D22B73"/>
    <w:rsid w:val="00D25FC0"/>
    <w:rsid w:val="00D2669E"/>
    <w:rsid w:val="00D3665B"/>
    <w:rsid w:val="00D37E80"/>
    <w:rsid w:val="00D4574A"/>
    <w:rsid w:val="00D50F8F"/>
    <w:rsid w:val="00D668DE"/>
    <w:rsid w:val="00DA57D7"/>
    <w:rsid w:val="00DB0DC4"/>
    <w:rsid w:val="00E05F4E"/>
    <w:rsid w:val="00E07903"/>
    <w:rsid w:val="00E10D49"/>
    <w:rsid w:val="00E21176"/>
    <w:rsid w:val="00E374A8"/>
    <w:rsid w:val="00E56738"/>
    <w:rsid w:val="00E617AA"/>
    <w:rsid w:val="00E74752"/>
    <w:rsid w:val="00E81BA4"/>
    <w:rsid w:val="00ED19E4"/>
    <w:rsid w:val="00EE4B65"/>
    <w:rsid w:val="00EE5422"/>
    <w:rsid w:val="00EE5B20"/>
    <w:rsid w:val="00EF1AB1"/>
    <w:rsid w:val="00EF5550"/>
    <w:rsid w:val="00F07884"/>
    <w:rsid w:val="00F24E3B"/>
    <w:rsid w:val="00F25A21"/>
    <w:rsid w:val="00F4564A"/>
    <w:rsid w:val="00F4709F"/>
    <w:rsid w:val="00F47547"/>
    <w:rsid w:val="00F62ECD"/>
    <w:rsid w:val="00F6550C"/>
    <w:rsid w:val="00F82399"/>
    <w:rsid w:val="00F83244"/>
    <w:rsid w:val="00F860F5"/>
    <w:rsid w:val="00F8672C"/>
    <w:rsid w:val="00F9470E"/>
    <w:rsid w:val="00FB0363"/>
    <w:rsid w:val="00FB3612"/>
    <w:rsid w:val="00FD0824"/>
    <w:rsid w:val="00FD353D"/>
    <w:rsid w:val="00FD3CA1"/>
    <w:rsid w:val="00FE5708"/>
    <w:rsid w:val="00FF00DF"/>
    <w:rsid w:val="00FF2A8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63371C3D"/>
  <w15:chartTrackingRefBased/>
  <w15:docId w15:val="{C352DA7A-EEF7-BF4B-9EA7-BD161B062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61CBD"/>
    <w:pPr>
      <w:spacing w:before="100" w:beforeAutospacing="1" w:after="100" w:afterAutospacing="1"/>
      <w:outlineLvl w:val="0"/>
    </w:pPr>
    <w:rPr>
      <w:rFonts w:ascii="Times New Roman" w:eastAsia="Times New Roman" w:hAnsi="Times New Roman" w:cs="Times New Roman"/>
      <w:b/>
      <w:bCs/>
      <w:kern w:val="36"/>
      <w:sz w:val="48"/>
      <w:szCs w:val="48"/>
    </w:rPr>
  </w:style>
  <w:style w:type="paragraph" w:styleId="Heading3">
    <w:name w:val="heading 3"/>
    <w:basedOn w:val="Normal"/>
    <w:next w:val="Normal"/>
    <w:link w:val="Heading3Char"/>
    <w:uiPriority w:val="9"/>
    <w:unhideWhenUsed/>
    <w:qFormat/>
    <w:rsid w:val="003D69EB"/>
    <w:pPr>
      <w:keepNext/>
      <w:keepLines/>
      <w:spacing w:before="260" w:after="260" w:line="416" w:lineRule="auto"/>
      <w:outlineLvl w:val="2"/>
    </w:pPr>
    <w:rPr>
      <w:b/>
      <w:bCs/>
      <w:sz w:val="32"/>
      <w:szCs w:val="32"/>
    </w:rPr>
  </w:style>
  <w:style w:type="paragraph" w:styleId="Heading4">
    <w:name w:val="heading 4"/>
    <w:basedOn w:val="Normal"/>
    <w:next w:val="Normal"/>
    <w:link w:val="Heading4Char"/>
    <w:uiPriority w:val="9"/>
    <w:unhideWhenUsed/>
    <w:qFormat/>
    <w:rsid w:val="003D69EB"/>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1CBD"/>
    <w:rPr>
      <w:rFonts w:ascii="Times New Roman" w:eastAsia="Times New Roman" w:hAnsi="Times New Roman" w:cs="Times New Roman"/>
      <w:b/>
      <w:bCs/>
      <w:kern w:val="36"/>
      <w:sz w:val="48"/>
      <w:szCs w:val="48"/>
    </w:rPr>
  </w:style>
  <w:style w:type="character" w:customStyle="1" w:styleId="md-plain">
    <w:name w:val="md-plain"/>
    <w:basedOn w:val="DefaultParagraphFont"/>
    <w:rsid w:val="00661CBD"/>
  </w:style>
  <w:style w:type="character" w:customStyle="1" w:styleId="md-pair-s">
    <w:name w:val="md-pair-s"/>
    <w:basedOn w:val="DefaultParagraphFont"/>
    <w:rsid w:val="00661CBD"/>
  </w:style>
  <w:style w:type="paragraph" w:customStyle="1" w:styleId="md-list-item">
    <w:name w:val="md-list-item"/>
    <w:basedOn w:val="Normal"/>
    <w:rsid w:val="00661CBD"/>
    <w:pPr>
      <w:spacing w:before="100" w:beforeAutospacing="1" w:after="100" w:afterAutospacing="1"/>
    </w:pPr>
    <w:rPr>
      <w:rFonts w:ascii="Times New Roman" w:eastAsia="Times New Roman" w:hAnsi="Times New Roman" w:cs="Times New Roman"/>
    </w:rPr>
  </w:style>
  <w:style w:type="paragraph" w:customStyle="1" w:styleId="md-end-block">
    <w:name w:val="md-end-block"/>
    <w:basedOn w:val="Normal"/>
    <w:rsid w:val="00661CBD"/>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052889"/>
    <w:pPr>
      <w:ind w:firstLineChars="200" w:firstLine="420"/>
    </w:pPr>
  </w:style>
  <w:style w:type="paragraph" w:styleId="NormalWeb">
    <w:name w:val="Normal (Web)"/>
    <w:basedOn w:val="Normal"/>
    <w:uiPriority w:val="99"/>
    <w:semiHidden/>
    <w:unhideWhenUsed/>
    <w:rsid w:val="00BA3603"/>
    <w:pPr>
      <w:spacing w:before="100" w:beforeAutospacing="1" w:after="100" w:afterAutospacing="1"/>
    </w:pPr>
    <w:rPr>
      <w:rFonts w:ascii="Times New Roman" w:eastAsia="Times New Roman" w:hAnsi="Times New Roman" w:cs="Times New Roman"/>
    </w:rPr>
  </w:style>
  <w:style w:type="character" w:styleId="Strong">
    <w:name w:val="Strong"/>
    <w:basedOn w:val="DefaultParagraphFont"/>
    <w:uiPriority w:val="22"/>
    <w:qFormat/>
    <w:rsid w:val="00BA3603"/>
    <w:rPr>
      <w:b/>
      <w:bCs/>
    </w:rPr>
  </w:style>
  <w:style w:type="character" w:styleId="Emphasis">
    <w:name w:val="Emphasis"/>
    <w:basedOn w:val="DefaultParagraphFont"/>
    <w:uiPriority w:val="20"/>
    <w:qFormat/>
    <w:rsid w:val="00BA3603"/>
    <w:rPr>
      <w:i/>
      <w:iCs/>
    </w:rPr>
  </w:style>
  <w:style w:type="character" w:customStyle="1" w:styleId="Heading3Char">
    <w:name w:val="Heading 3 Char"/>
    <w:basedOn w:val="DefaultParagraphFont"/>
    <w:link w:val="Heading3"/>
    <w:uiPriority w:val="9"/>
    <w:rsid w:val="003D69EB"/>
    <w:rPr>
      <w:b/>
      <w:bCs/>
      <w:sz w:val="32"/>
      <w:szCs w:val="32"/>
    </w:rPr>
  </w:style>
  <w:style w:type="character" w:customStyle="1" w:styleId="Heading4Char">
    <w:name w:val="Heading 4 Char"/>
    <w:basedOn w:val="DefaultParagraphFont"/>
    <w:link w:val="Heading4"/>
    <w:uiPriority w:val="9"/>
    <w:rsid w:val="003D69EB"/>
    <w:rPr>
      <w:rFonts w:asciiTheme="majorHAnsi" w:eastAsiaTheme="majorEastAsia" w:hAnsiTheme="majorHAnsi" w:cstheme="majorBidi"/>
      <w:b/>
      <w:bCs/>
      <w:sz w:val="28"/>
      <w:szCs w:val="28"/>
    </w:rPr>
  </w:style>
  <w:style w:type="paragraph" w:styleId="Bibliography">
    <w:name w:val="Bibliography"/>
    <w:basedOn w:val="Normal"/>
    <w:next w:val="Normal"/>
    <w:uiPriority w:val="37"/>
    <w:unhideWhenUsed/>
    <w:rsid w:val="00E21176"/>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467596">
      <w:bodyDiv w:val="1"/>
      <w:marLeft w:val="0"/>
      <w:marRight w:val="0"/>
      <w:marTop w:val="0"/>
      <w:marBottom w:val="0"/>
      <w:divBdr>
        <w:top w:val="none" w:sz="0" w:space="0" w:color="auto"/>
        <w:left w:val="none" w:sz="0" w:space="0" w:color="auto"/>
        <w:bottom w:val="none" w:sz="0" w:space="0" w:color="auto"/>
        <w:right w:val="none" w:sz="0" w:space="0" w:color="auto"/>
      </w:divBdr>
    </w:div>
    <w:div w:id="111290420">
      <w:bodyDiv w:val="1"/>
      <w:marLeft w:val="0"/>
      <w:marRight w:val="0"/>
      <w:marTop w:val="0"/>
      <w:marBottom w:val="0"/>
      <w:divBdr>
        <w:top w:val="none" w:sz="0" w:space="0" w:color="auto"/>
        <w:left w:val="none" w:sz="0" w:space="0" w:color="auto"/>
        <w:bottom w:val="none" w:sz="0" w:space="0" w:color="auto"/>
        <w:right w:val="none" w:sz="0" w:space="0" w:color="auto"/>
      </w:divBdr>
    </w:div>
    <w:div w:id="1045913298">
      <w:bodyDiv w:val="1"/>
      <w:marLeft w:val="0"/>
      <w:marRight w:val="0"/>
      <w:marTop w:val="0"/>
      <w:marBottom w:val="0"/>
      <w:divBdr>
        <w:top w:val="none" w:sz="0" w:space="0" w:color="auto"/>
        <w:left w:val="none" w:sz="0" w:space="0" w:color="auto"/>
        <w:bottom w:val="none" w:sz="0" w:space="0" w:color="auto"/>
        <w:right w:val="none" w:sz="0" w:space="0" w:color="auto"/>
      </w:divBdr>
    </w:div>
    <w:div w:id="1366755996">
      <w:bodyDiv w:val="1"/>
      <w:marLeft w:val="0"/>
      <w:marRight w:val="0"/>
      <w:marTop w:val="0"/>
      <w:marBottom w:val="0"/>
      <w:divBdr>
        <w:top w:val="none" w:sz="0" w:space="0" w:color="auto"/>
        <w:left w:val="none" w:sz="0" w:space="0" w:color="auto"/>
        <w:bottom w:val="none" w:sz="0" w:space="0" w:color="auto"/>
        <w:right w:val="none" w:sz="0" w:space="0" w:color="auto"/>
      </w:divBdr>
    </w:div>
    <w:div w:id="1408071725">
      <w:bodyDiv w:val="1"/>
      <w:marLeft w:val="0"/>
      <w:marRight w:val="0"/>
      <w:marTop w:val="0"/>
      <w:marBottom w:val="0"/>
      <w:divBdr>
        <w:top w:val="none" w:sz="0" w:space="0" w:color="auto"/>
        <w:left w:val="none" w:sz="0" w:space="0" w:color="auto"/>
        <w:bottom w:val="none" w:sz="0" w:space="0" w:color="auto"/>
        <w:right w:val="none" w:sz="0" w:space="0" w:color="auto"/>
      </w:divBdr>
    </w:div>
    <w:div w:id="1653677832">
      <w:bodyDiv w:val="1"/>
      <w:marLeft w:val="0"/>
      <w:marRight w:val="0"/>
      <w:marTop w:val="0"/>
      <w:marBottom w:val="0"/>
      <w:divBdr>
        <w:top w:val="none" w:sz="0" w:space="0" w:color="auto"/>
        <w:left w:val="none" w:sz="0" w:space="0" w:color="auto"/>
        <w:bottom w:val="none" w:sz="0" w:space="0" w:color="auto"/>
        <w:right w:val="none" w:sz="0" w:space="0" w:color="auto"/>
      </w:divBdr>
    </w:div>
    <w:div w:id="1666743388">
      <w:bodyDiv w:val="1"/>
      <w:marLeft w:val="0"/>
      <w:marRight w:val="0"/>
      <w:marTop w:val="0"/>
      <w:marBottom w:val="0"/>
      <w:divBdr>
        <w:top w:val="none" w:sz="0" w:space="0" w:color="auto"/>
        <w:left w:val="none" w:sz="0" w:space="0" w:color="auto"/>
        <w:bottom w:val="none" w:sz="0" w:space="0" w:color="auto"/>
        <w:right w:val="none" w:sz="0" w:space="0" w:color="auto"/>
      </w:divBdr>
    </w:div>
    <w:div w:id="1829860096">
      <w:bodyDiv w:val="1"/>
      <w:marLeft w:val="0"/>
      <w:marRight w:val="0"/>
      <w:marTop w:val="0"/>
      <w:marBottom w:val="0"/>
      <w:divBdr>
        <w:top w:val="none" w:sz="0" w:space="0" w:color="auto"/>
        <w:left w:val="none" w:sz="0" w:space="0" w:color="auto"/>
        <w:bottom w:val="none" w:sz="0" w:space="0" w:color="auto"/>
        <w:right w:val="none" w:sz="0" w:space="0" w:color="auto"/>
      </w:divBdr>
    </w:div>
    <w:div w:id="18326007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5</TotalTime>
  <Pages>3</Pages>
  <Words>1412</Words>
  <Characters>8054</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ING YAN</dc:creator>
  <cp:keywords/>
  <dc:description/>
  <cp:lastModifiedBy>SIMING YAN</cp:lastModifiedBy>
  <cp:revision>233</cp:revision>
  <dcterms:created xsi:type="dcterms:W3CDTF">2021-02-10T14:02:00Z</dcterms:created>
  <dcterms:modified xsi:type="dcterms:W3CDTF">2021-02-1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ifAmh5f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